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_Toc67874797"/>
      <w:bookmarkStart w:id="10" w:name="abstract"/>
      <w:bookmarkStart w:id="11" w:name="_Toc61617407"/>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435245A9"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DB0D3B">
        <w:t>The paper</w:t>
      </w:r>
      <w:r w:rsidR="00A22129" w:rsidRPr="00070EA1">
        <w:t xml:space="preserv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t>
      </w:r>
      <w:r w:rsidR="0088724C">
        <w:rPr>
          <w:iCs/>
        </w:rPr>
        <w:t>E</w:t>
      </w:r>
      <w:r w:rsidR="00EA52D5" w:rsidRPr="00070EA1">
        <w:rPr>
          <w:iCs/>
        </w:rPr>
        <w:t xml:space="preserve">xtensive feature selection, processing and work with multiple hybrid models to </w:t>
      </w:r>
      <w:r w:rsidR="0088724C">
        <w:rPr>
          <w:iCs/>
        </w:rPr>
        <w:t>predit churn accurately.</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6524CB3C" w14:textId="206F8B1D" w:rsidR="00642D74" w:rsidRPr="00070EA1" w:rsidRDefault="003B1F77" w:rsidP="00517E79">
      <w:pPr>
        <w:pStyle w:val="Heading1"/>
      </w:pPr>
      <w:bookmarkStart w:id="18"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19FA4D02"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customers that are likely to churn</w:t>
      </w:r>
      <w:r w:rsidR="00CC1112">
        <w:t xml:space="preserve"> can be flagge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E3DC18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67874806"/>
      <w:r w:rsidRPr="00070EA1">
        <w:t>1.1.2 Flagging customers and retention policies</w:t>
      </w:r>
      <w:bookmarkEnd w:id="23"/>
      <w:bookmarkEnd w:id="24"/>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3A30116D"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833C7D">
        <w:t>The i</w:t>
      </w:r>
      <w:r w:rsidRPr="00070EA1">
        <w:t>dentif</w:t>
      </w:r>
      <w:r w:rsidR="00833C7D">
        <w:t>ication of</w:t>
      </w:r>
      <w:r w:rsidRPr="00070EA1">
        <w:t xml:space="preserve"> attributes that indicate </w:t>
      </w:r>
      <w:r w:rsidR="00B9681C" w:rsidRPr="00070EA1">
        <w:t xml:space="preserve">if a customer is likely to </w:t>
      </w:r>
      <w:r w:rsidRPr="00070EA1">
        <w:t xml:space="preserve">churn in our methodology </w:t>
      </w:r>
      <w:r w:rsidR="00833C7D">
        <w:t xml:space="preserve">will be don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6787480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67874808"/>
      <w:r w:rsidRPr="00070EA1">
        <w:lastRenderedPageBreak/>
        <w:t>1.</w:t>
      </w:r>
      <w:r w:rsidR="005B28AA" w:rsidRPr="00070EA1">
        <w:t>3</w:t>
      </w:r>
      <w:r w:rsidRPr="00070EA1">
        <w:t xml:space="preserve"> Problem Statement</w:t>
      </w:r>
      <w:bookmarkEnd w:id="26"/>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67874809"/>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67874810"/>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29" w:name="_Toc67874811"/>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35B98A8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Weightage to</w:t>
      </w:r>
      <w:r w:rsidR="0090699E" w:rsidRPr="00070EA1">
        <w:t xml:space="preserve"> conventional methods that have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for the problem of </w:t>
      </w:r>
      <w:r w:rsidR="005A4FCA">
        <w:t>c</w:t>
      </w:r>
      <w:r w:rsidR="00A87AC4">
        <w:t>hurn</w:t>
      </w:r>
      <w:r w:rsidR="0090699E" w:rsidRPr="00070EA1">
        <w:t xml:space="preserve">. </w:t>
      </w:r>
    </w:p>
    <w:p w14:paraId="07ACB6EC" w14:textId="0AC25D7F"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3156E011"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2F1208">
        <w:t>ication</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on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1" w:name="_Toc67874813"/>
      <w:r w:rsidRPr="00070EA1">
        <w:t>2.1 Introduction</w:t>
      </w:r>
      <w:bookmarkEnd w:id="31"/>
    </w:p>
    <w:p w14:paraId="581DA361" w14:textId="2B20C0FC" w:rsidR="001155C7" w:rsidRPr="00070EA1" w:rsidRDefault="00AC0669" w:rsidP="00517E79">
      <w:pPr>
        <w:pStyle w:val="BodyText"/>
      </w:pPr>
      <w:r>
        <w:t>For the purpose of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will deep-di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he next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114A8A" w:rsidRPr="00070EA1">
        <w:t>the way companies are leveraging predictive modelling in customer churn attrition and the models and methodologies used</w:t>
      </w:r>
      <w:r w:rsidR="00C6203E" w:rsidRPr="00070EA1">
        <w:t xml:space="preserve"> to keep profitability up. </w:t>
      </w:r>
    </w:p>
    <w:p w14:paraId="27832D91" w14:textId="29B3BBF7"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t>
      </w:r>
      <w:r w:rsidR="00E82611">
        <w:t>a</w:t>
      </w:r>
      <w:r w:rsidR="00253F80" w:rsidRPr="00070EA1">
        <w:t xml:space="preserve"> summar</w:t>
      </w:r>
      <w:r w:rsidR="00E82611">
        <w:t>y</w:t>
      </w:r>
      <w:r w:rsidR="00253F80" w:rsidRPr="00070EA1">
        <w:t xml:space="preserve"> 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6D202876" w:rsidR="00D562BF" w:rsidRPr="00070EA1" w:rsidRDefault="00F64DD0" w:rsidP="00517E79">
      <w:pPr>
        <w:pStyle w:val="BodyText"/>
      </w:pPr>
      <w:r w:rsidRPr="00070EA1">
        <w:t xml:space="preserve">Following our learning in the sections below, </w:t>
      </w:r>
      <w:r w:rsidR="001912AC">
        <w:t>let’s analyz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67874814"/>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67874815"/>
      <w:r w:rsidRPr="00070EA1">
        <w:t xml:space="preserve">2.3 </w:t>
      </w:r>
      <w:r w:rsidR="009A54FD" w:rsidRPr="00070EA1">
        <w:t>Customer Attrition in the Telecom Industry</w:t>
      </w:r>
      <w:bookmarkEnd w:id="33"/>
    </w:p>
    <w:p w14:paraId="61BAF80F" w14:textId="610BCEA8"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7487BE72"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14248324" w:rsidR="0094122E" w:rsidRPr="00070EA1" w:rsidRDefault="00F53E71" w:rsidP="00F7031A">
      <w:pPr>
        <w:pStyle w:val="BodyText"/>
        <w:rPr>
          <w:rFonts w:eastAsiaTheme="majorEastAsia"/>
          <w:b/>
          <w:bCs/>
          <w:color w:val="345A8A" w:themeColor="accent1" w:themeShade="B5"/>
          <w:sz w:val="40"/>
          <w:szCs w:val="32"/>
        </w:rPr>
      </w:pPr>
      <w:r>
        <w:t>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4" w:name="_Toc67874816"/>
      <w:r w:rsidRPr="00070EA1">
        <w:lastRenderedPageBreak/>
        <w:t>2.4 Predictive Modelling in Customer Churn Analysis</w:t>
      </w:r>
      <w:bookmarkEnd w:id="34"/>
    </w:p>
    <w:p w14:paraId="5E75BD5B" w14:textId="3CFCCEDD"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5" w:name="_Toc67874817"/>
      <w:r w:rsidRPr="00070EA1">
        <w:lastRenderedPageBreak/>
        <w:t>2.5 Visual Analytics in Telecom</w:t>
      </w:r>
      <w:bookmarkEnd w:id="35"/>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3E400BC2"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n</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597EF3">
        <w:t xml:space="preserve">Visualizing </w:t>
      </w:r>
      <w:r w:rsidR="004077C2" w:rsidRPr="00070EA1">
        <w:t>and sum</w:t>
      </w:r>
      <w:r w:rsidR="00597EF3">
        <w:t>ming</w:t>
      </w:r>
      <w:r w:rsidR="004077C2" w:rsidRPr="00070EA1">
        <w:t xml:space="preserve"> up 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6" w:name="_Toc67874818"/>
      <w:r w:rsidRPr="00070EA1">
        <w:lastRenderedPageBreak/>
        <w:t>2.6 Related Research Publications</w:t>
      </w:r>
      <w:bookmarkEnd w:id="36"/>
    </w:p>
    <w:p w14:paraId="5A2BDFC1" w14:textId="41B9010A"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z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7" w:name="_Toc67874819"/>
      <w:r w:rsidRPr="00070EA1">
        <w:t>2.6.1 Feature Engineering for Telecom Datasets</w:t>
      </w:r>
      <w:bookmarkEnd w:id="37"/>
    </w:p>
    <w:p w14:paraId="58D35043" w14:textId="5842D19E" w:rsidR="0093374F" w:rsidRPr="00070EA1" w:rsidRDefault="0093374F" w:rsidP="00517E79">
      <w:pPr>
        <w:pStyle w:val="BodyText"/>
      </w:pPr>
      <w:r w:rsidRPr="00070EA1">
        <w:t xml:space="preserve">Feature engineering is a critical step in the data science flow. Here, </w:t>
      </w:r>
      <w:r w:rsidR="00FA2DF6">
        <w:t>b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bookmarkStart w:id="38" w:name="_GoBack"/>
      <w:bookmarkEnd w:id="38"/>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67874820"/>
      <w:r w:rsidRPr="00070EA1">
        <w:t>2.6.2 Handling Class Imbalance in Machine Learning</w:t>
      </w:r>
      <w:bookmarkEnd w:id="39"/>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67874821"/>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67874822"/>
      <w:r w:rsidRPr="00070EA1">
        <w:t>2.6.4 Reviews of Evaluation Metrics for Classification</w:t>
      </w:r>
      <w:bookmarkEnd w:id="41"/>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67874823"/>
      <w:r w:rsidRPr="00070EA1">
        <w:t>2.6.5 Summary of Literature Review</w:t>
      </w:r>
      <w:bookmarkEnd w:id="42"/>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3" w:name="_Toc67874824"/>
      <w:r w:rsidRPr="00070EA1">
        <w:lastRenderedPageBreak/>
        <w:t>2.7 Discussion</w:t>
      </w:r>
      <w:bookmarkEnd w:id="43"/>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4" w:name="_Toc67874825"/>
      <w:r w:rsidRPr="00070EA1">
        <w:t>2.8 Summary</w:t>
      </w:r>
      <w:bookmarkEnd w:id="44"/>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67874827"/>
      <w:r w:rsidRPr="00070EA1">
        <w:t>3.1 Introduction</w:t>
      </w:r>
      <w:bookmarkEnd w:id="46"/>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7" w:name="_Toc67874828"/>
      <w:r w:rsidRPr="00070EA1">
        <w:t>3.1.1 Business Understanding</w:t>
      </w:r>
      <w:bookmarkEnd w:id="47"/>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8" w:name="_Toc67874829"/>
      <w:r w:rsidRPr="00070EA1">
        <w:lastRenderedPageBreak/>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9" w:name="_Toc67874830"/>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67874831"/>
      <w:r w:rsidRPr="00070EA1">
        <w:t>3.2.1 Data Selection</w:t>
      </w:r>
      <w:bookmarkEnd w:id="50"/>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67874832"/>
      <w:r w:rsidRPr="00070EA1">
        <w:lastRenderedPageBreak/>
        <w:t>3.2.2 Data Pre</w:t>
      </w:r>
      <w:r w:rsidR="006B0380">
        <w:t>p</w:t>
      </w:r>
      <w:r w:rsidRPr="00070EA1">
        <w:t>rocessing</w:t>
      </w:r>
      <w:bookmarkEnd w:id="51"/>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67874833"/>
      <w:r w:rsidRPr="00070EA1">
        <w:t>3.2.3 Data Transformation</w:t>
      </w:r>
      <w:bookmarkEnd w:id="52"/>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67874834"/>
      <w:r w:rsidRPr="00070EA1">
        <w:t>3.2.4 Data Visualization</w:t>
      </w:r>
      <w:bookmarkEnd w:id="53"/>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67874835"/>
      <w:r w:rsidRPr="00070EA1">
        <w:lastRenderedPageBreak/>
        <w:t xml:space="preserve">3.2.5 </w:t>
      </w:r>
      <w:r w:rsidR="00D66650" w:rsidRPr="00070EA1">
        <w:t>Class Balancing</w:t>
      </w:r>
      <w:bookmarkEnd w:id="54"/>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67874836"/>
      <w:r w:rsidRPr="00070EA1">
        <w:t>3.2.</w:t>
      </w:r>
      <w:r w:rsidR="00042201" w:rsidRPr="00070EA1">
        <w:t>6</w:t>
      </w:r>
      <w:r w:rsidRPr="00070EA1">
        <w:t xml:space="preserve"> Model Building</w:t>
      </w:r>
      <w:bookmarkEnd w:id="55"/>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EA0C9F8"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rsidR="00DD29AC">
        <w:t xml:space="preserve"> The diagram above highlights the stages that we will b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67874837"/>
      <w:r w:rsidRPr="00070EA1">
        <w:t>3.2.7 Model Evaluation</w:t>
      </w:r>
      <w:bookmarkEnd w:id="61"/>
    </w:p>
    <w:p w14:paraId="3664D5C2" w14:textId="08C0951E"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1723A7E2"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r w:rsidR="00E30716">
        <w:t xml:space="preserve"> This</w:t>
      </w:r>
      <w:r w:rsidR="001077AE">
        <w:t xml:space="preserve"> process</w:t>
      </w:r>
      <w:r w:rsidR="00E30716">
        <w:t xml:space="preserve"> is iterative as the final model we would select should be as accurate </w:t>
      </w:r>
      <w:r w:rsidR="001077AE">
        <w:t>as</w:t>
      </w:r>
      <w:r w:rsidR="00E30716">
        <w:t xml:space="preserve"> possible. Based on the literature review, we will also </w:t>
      </w:r>
      <w:r w:rsidR="001077AE">
        <w:t>decrease the predictive framework's misclassification rate</w:t>
      </w:r>
      <w:r w:rsidR="00101C87">
        <w:t>. There are standard metrics that w can use</w:t>
      </w:r>
      <w:r w:rsidR="001077AE">
        <w:t>,</w:t>
      </w:r>
      <w:r w:rsidR="00101C87">
        <w:t xml:space="preserve"> and we can visually compare the metrics 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5" w:name="_Toc61885887"/>
      <w:bookmarkStart w:id="66" w:name="_Toc67874838"/>
      <w:r w:rsidRPr="00070EA1">
        <w:t>3.</w:t>
      </w:r>
      <w:r w:rsidR="0054317C" w:rsidRPr="00070EA1">
        <w:t>2.8</w:t>
      </w:r>
      <w:r w:rsidR="00BA64BA" w:rsidRPr="00070EA1">
        <w:t xml:space="preserve"> Model </w:t>
      </w:r>
      <w:bookmarkEnd w:id="65"/>
      <w:r w:rsidR="003741B3" w:rsidRPr="00070EA1">
        <w:t>Review</w:t>
      </w:r>
      <w:bookmarkEnd w:id="66"/>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6AEC7611" w14:textId="292874CD"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CB9B1F3" w:rsidR="00D66650" w:rsidRPr="00070EA1" w:rsidRDefault="00D66650" w:rsidP="00517E79">
      <w:pPr>
        <w:pStyle w:val="Heading2"/>
      </w:pPr>
      <w:bookmarkStart w:id="67" w:name="_Toc67874839"/>
      <w:r w:rsidRPr="00070EA1">
        <w:t>3.3 Proposed Model</w:t>
      </w:r>
      <w:bookmarkEnd w:id="67"/>
    </w:p>
    <w:p w14:paraId="37318A60" w14:textId="77777777" w:rsidR="00220B96"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r>
        <w:lastRenderedPageBreak/>
        <w:t>CHAPTER 4: ANALYSIS</w:t>
      </w:r>
    </w:p>
    <w:p w14:paraId="0C35E83D" w14:textId="77777777" w:rsidR="00FD00E5" w:rsidRDefault="00FD00E5" w:rsidP="00FD00E5">
      <w:pPr>
        <w:pStyle w:val="Heading1"/>
      </w:pPr>
      <w:r>
        <w:t>4.1 Introduction</w:t>
      </w:r>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r>
        <w:t>4.2 Dataset Description</w:t>
      </w:r>
    </w:p>
    <w:p w14:paraId="1E967D43" w14:textId="77777777" w:rsidR="00D75204" w:rsidRDefault="00D75204" w:rsidP="00D75204">
      <w:pPr>
        <w:pStyle w:val="BodyText"/>
      </w:pPr>
      <w:r>
        <w:t>Sample</w:t>
      </w:r>
    </w:p>
    <w:p w14:paraId="1770FD18" w14:textId="77777777" w:rsidR="00D75204" w:rsidRDefault="00D75204" w:rsidP="00FD00E5">
      <w:pPr>
        <w:pStyle w:val="Heading1"/>
      </w:pPr>
      <w:r>
        <w:t>4.3 Data Preparation</w:t>
      </w:r>
    </w:p>
    <w:p w14:paraId="64AA3F88" w14:textId="77777777" w:rsidR="00D75204" w:rsidRDefault="00D75204" w:rsidP="00D75204">
      <w:pPr>
        <w:pStyle w:val="BodyText"/>
      </w:pPr>
      <w:r>
        <w:t>Sample</w:t>
      </w:r>
    </w:p>
    <w:p w14:paraId="4DF0B17C" w14:textId="5B94F74F" w:rsidR="00D75204" w:rsidRDefault="00D75204" w:rsidP="00D75204">
      <w:pPr>
        <w:pStyle w:val="Heading2"/>
      </w:pPr>
      <w:r>
        <w:t>4.3.1 Elimination of Variables</w:t>
      </w:r>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r>
        <w:t>4.3.2 Transformation into categorical variables</w:t>
      </w:r>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r>
        <w:t>4.3.2 Univariate Analysis</w:t>
      </w:r>
    </w:p>
    <w:p w14:paraId="2CB2D30E" w14:textId="77777777" w:rsidR="00D75204" w:rsidRDefault="00D75204" w:rsidP="00D75204">
      <w:pPr>
        <w:pStyle w:val="BodyText"/>
      </w:pPr>
      <w:r>
        <w:t>Sample</w:t>
      </w:r>
    </w:p>
    <w:p w14:paraId="6FA8758F" w14:textId="65B410EF" w:rsidR="00D75204" w:rsidRDefault="00D75204" w:rsidP="00D75204">
      <w:pPr>
        <w:pStyle w:val="Heading2"/>
      </w:pPr>
      <w:r>
        <w:lastRenderedPageBreak/>
        <w:t>4.3.3 Treatment of Missing Values</w:t>
      </w:r>
    </w:p>
    <w:p w14:paraId="70549103" w14:textId="77777777" w:rsidR="00D75204" w:rsidRDefault="00D75204" w:rsidP="00D75204">
      <w:pPr>
        <w:pStyle w:val="BodyText"/>
      </w:pPr>
      <w:r>
        <w:t>Sample</w:t>
      </w:r>
    </w:p>
    <w:p w14:paraId="47FA81DB" w14:textId="5786789E" w:rsidR="00D75204" w:rsidRDefault="00D75204" w:rsidP="00D75204">
      <w:pPr>
        <w:pStyle w:val="Heading2"/>
      </w:pPr>
      <w:r>
        <w:t>4.3.4 Splitting of Original Dataset</w:t>
      </w:r>
    </w:p>
    <w:p w14:paraId="6DF271E7" w14:textId="77777777" w:rsidR="00D75204" w:rsidRDefault="00D75204" w:rsidP="00D75204">
      <w:pPr>
        <w:pStyle w:val="BodyText"/>
      </w:pPr>
      <w:r>
        <w:t>Sample</w:t>
      </w:r>
    </w:p>
    <w:p w14:paraId="2A9CCCFA" w14:textId="23CB4AF0" w:rsidR="00D75204" w:rsidRDefault="00D75204" w:rsidP="00D75204">
      <w:pPr>
        <w:pStyle w:val="Heading1"/>
      </w:pPr>
      <w:r>
        <w:t>4.4 Exploratory Data Analysis</w:t>
      </w:r>
    </w:p>
    <w:p w14:paraId="4906A012" w14:textId="5A0D8933" w:rsidR="00D75204" w:rsidRPr="00D75204" w:rsidRDefault="00D75204" w:rsidP="00D75204">
      <w:pPr>
        <w:pStyle w:val="BodyText"/>
      </w:pPr>
      <w:r>
        <w:t>Sample</w:t>
      </w:r>
    </w:p>
    <w:p w14:paraId="31447D37" w14:textId="54555A72" w:rsidR="00D75204" w:rsidRDefault="00D75204" w:rsidP="00D75204">
      <w:pPr>
        <w:pStyle w:val="Heading2"/>
      </w:pPr>
      <w:r>
        <w:t>4.4.1 Chi Square Test</w:t>
      </w:r>
    </w:p>
    <w:p w14:paraId="455C3E01" w14:textId="77777777" w:rsidR="00D75204" w:rsidRDefault="00D75204" w:rsidP="00D75204">
      <w:pPr>
        <w:pStyle w:val="BodyText"/>
      </w:pPr>
      <w:r>
        <w:t>Sample</w:t>
      </w:r>
    </w:p>
    <w:p w14:paraId="697B96FC" w14:textId="5EFB4B39" w:rsidR="00D75204" w:rsidRDefault="00D75204" w:rsidP="00D75204">
      <w:pPr>
        <w:pStyle w:val="Heading1"/>
      </w:pPr>
      <w:r>
        <w:t>4.5 Data Visualization</w:t>
      </w:r>
    </w:p>
    <w:p w14:paraId="6981A86A" w14:textId="2022431E" w:rsidR="00D75204" w:rsidRPr="00D75204" w:rsidRDefault="00D75204" w:rsidP="00D75204">
      <w:pPr>
        <w:pStyle w:val="Heading1"/>
      </w:pPr>
      <w:r>
        <w:t>4.9 Summary</w:t>
      </w:r>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r>
        <w:lastRenderedPageBreak/>
        <w:t>CHAPTER 5: RESULTS AND DISCUSSIONS</w:t>
      </w:r>
    </w:p>
    <w:p w14:paraId="528EDBEA" w14:textId="09CF6FD9" w:rsidR="00D75204" w:rsidRDefault="007A0887" w:rsidP="007A0887">
      <w:pPr>
        <w:pStyle w:val="Heading1"/>
      </w:pPr>
      <w:r>
        <w:t>5.1 Introduction</w:t>
      </w:r>
    </w:p>
    <w:p w14:paraId="58F51AE6" w14:textId="4E15CB7C" w:rsidR="007A0887" w:rsidRDefault="007A0887" w:rsidP="007A0887">
      <w:pPr>
        <w:pStyle w:val="BodyText"/>
      </w:pPr>
      <w:r>
        <w:t>Sample</w:t>
      </w:r>
    </w:p>
    <w:p w14:paraId="352C3D66" w14:textId="1F99B380" w:rsidR="007A0887" w:rsidRDefault="007A0887" w:rsidP="007A0887">
      <w:pPr>
        <w:pStyle w:val="Heading1"/>
      </w:pPr>
      <w:r>
        <w:t>5.2 Interpretation of Visualizations</w:t>
      </w:r>
    </w:p>
    <w:p w14:paraId="0B2C0084" w14:textId="77777777" w:rsidR="007A0887" w:rsidRDefault="007A0887" w:rsidP="007A0887">
      <w:pPr>
        <w:pStyle w:val="BodyText"/>
      </w:pPr>
      <w:r>
        <w:t>Sample</w:t>
      </w:r>
    </w:p>
    <w:p w14:paraId="5C6F6E7B" w14:textId="3B5BD921" w:rsidR="007A0887" w:rsidRDefault="007A0887" w:rsidP="007A0887">
      <w:pPr>
        <w:pStyle w:val="Heading1"/>
      </w:pPr>
      <w:r>
        <w:t>5.3 Evaluation of Sampling Methods</w:t>
      </w:r>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r>
        <w:t>5.4 Testing on Validation Dataset</w:t>
      </w:r>
    </w:p>
    <w:p w14:paraId="635DA2F9" w14:textId="138F23D0" w:rsidR="007A0887" w:rsidRDefault="007A0887" w:rsidP="007A0887">
      <w:pPr>
        <w:pStyle w:val="BodyText"/>
      </w:pPr>
      <w:r>
        <w:t>Sample</w:t>
      </w:r>
    </w:p>
    <w:p w14:paraId="0480C057" w14:textId="755DA95E" w:rsidR="007A0887" w:rsidRDefault="007A0887" w:rsidP="007A0887">
      <w:pPr>
        <w:pStyle w:val="Heading1"/>
      </w:pPr>
      <w:r>
        <w:t>5.6 Summary</w:t>
      </w:r>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77777777" w:rsidR="007A0887" w:rsidRDefault="00220B96" w:rsidP="00220B96">
      <w:pPr>
        <w:pStyle w:val="Heading1"/>
      </w:pPr>
      <w:r>
        <w:lastRenderedPageBreak/>
        <w:t xml:space="preserve">CHAPTER 6: </w:t>
      </w:r>
      <w:r>
        <w:tab/>
      </w:r>
      <w:r>
        <w:br/>
        <w:t>CONCLUSIONS AND RECOMMENDATIONS</w:t>
      </w:r>
    </w:p>
    <w:p w14:paraId="3B0AA220" w14:textId="77777777" w:rsidR="007A0887" w:rsidRDefault="007A0887" w:rsidP="007A0887">
      <w:pPr>
        <w:pStyle w:val="BodyText"/>
      </w:pPr>
      <w:r>
        <w:t>Sample</w:t>
      </w:r>
    </w:p>
    <w:p w14:paraId="63505A3A" w14:textId="77777777" w:rsidR="007A0887" w:rsidRDefault="007A0887" w:rsidP="00220B96">
      <w:pPr>
        <w:pStyle w:val="Heading1"/>
      </w:pPr>
      <w:r>
        <w:t>6.1 Introduction</w:t>
      </w:r>
    </w:p>
    <w:p w14:paraId="1CA24694" w14:textId="77777777" w:rsidR="007A0887" w:rsidRDefault="007A0887" w:rsidP="007A0887">
      <w:pPr>
        <w:pStyle w:val="BodyText"/>
      </w:pPr>
      <w:r>
        <w:t>Sample</w:t>
      </w:r>
    </w:p>
    <w:p w14:paraId="7AE597CE" w14:textId="77777777" w:rsidR="007A0887" w:rsidRDefault="007A0887" w:rsidP="00220B96">
      <w:pPr>
        <w:pStyle w:val="Heading1"/>
      </w:pPr>
      <w:r>
        <w:t>6.2 Discussion and Conclusion</w:t>
      </w:r>
    </w:p>
    <w:p w14:paraId="54FDA19C" w14:textId="77777777" w:rsidR="007A0887" w:rsidRDefault="007A0887" w:rsidP="007A0887">
      <w:pPr>
        <w:pStyle w:val="BodyText"/>
      </w:pPr>
      <w:r>
        <w:t>Sample</w:t>
      </w:r>
    </w:p>
    <w:p w14:paraId="5509090D" w14:textId="77777777" w:rsidR="007A0887" w:rsidRDefault="007A0887" w:rsidP="00220B96">
      <w:pPr>
        <w:pStyle w:val="Heading1"/>
      </w:pPr>
      <w:r>
        <w:t>6.3 Contribution to Knowledge</w:t>
      </w:r>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r>
        <w:t>6.4 Future Recommendations</w:t>
      </w:r>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220B96"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220B96"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220B96"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220B96"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220B96"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220B96"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220B96"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220B96"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220B96"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220B96"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220B96"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220B96"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220B96"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220B96"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220B96"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220B96"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220B96"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220B96"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220B96"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220B96"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220B96"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220B96"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220B96"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220B96"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220B96"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220B96"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220B96"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220B96"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220B96"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220B96"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220B96"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220B96"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220B96"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220B96"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220B96"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220B96"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220B96"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220B96"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220B96"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220B96"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220B96"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220B96"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220B96"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220B96"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220B96"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1" w:name="_Toc61885854"/>
      <w:r w:rsidRPr="0045355A">
        <w:lastRenderedPageBreak/>
        <w:t>Abstract</w:t>
      </w:r>
      <w:bookmarkEnd w:id="71"/>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2" w:name="_Toc61885855"/>
      <w:r>
        <w:lastRenderedPageBreak/>
        <w:t>List of Figures</w:t>
      </w:r>
      <w:bookmarkEnd w:id="72"/>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3" w:name="_Toc61885856"/>
      <w:r>
        <w:t>List of Tables</w:t>
      </w:r>
      <w:bookmarkEnd w:id="73"/>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4" w:name="_Toc61885857"/>
      <w:r>
        <w:t>List of Abbreviations</w:t>
      </w:r>
      <w:bookmarkEnd w:id="74"/>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5" w:name="introduction"/>
      <w:r w:rsidRPr="0045355A">
        <w:br w:type="page"/>
      </w:r>
    </w:p>
    <w:p w14:paraId="0945F207" w14:textId="77777777" w:rsidR="00902A0A" w:rsidRPr="0045355A" w:rsidRDefault="00902A0A" w:rsidP="00902A0A">
      <w:pPr>
        <w:pStyle w:val="Heading1"/>
      </w:pPr>
      <w:bookmarkStart w:id="76" w:name="_Toc61617409"/>
      <w:bookmarkStart w:id="77" w:name="_Toc61885858"/>
      <w:bookmarkEnd w:id="75"/>
      <w:r w:rsidRPr="0045355A">
        <w:lastRenderedPageBreak/>
        <w:t xml:space="preserve">1. </w:t>
      </w:r>
      <w:bookmarkEnd w:id="76"/>
      <w:r w:rsidRPr="0045355A">
        <w:t>Background</w:t>
      </w:r>
      <w:bookmarkEnd w:id="77"/>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8" w:name="_Toc61885861"/>
      <w:r>
        <w:lastRenderedPageBreak/>
        <w:t>2</w:t>
      </w:r>
      <w:r w:rsidRPr="0045355A">
        <w:t>. Problem Statement</w:t>
      </w:r>
      <w:bookmarkEnd w:id="78"/>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9" w:name="problem-statement"/>
      <w:bookmarkStart w:id="80" w:name="_Toc61617411"/>
    </w:p>
    <w:p w14:paraId="649ECF0A" w14:textId="77777777" w:rsidR="00902A0A" w:rsidRPr="00D61161" w:rsidRDefault="00902A0A" w:rsidP="00902A0A">
      <w:pPr>
        <w:pStyle w:val="Heading1"/>
      </w:pPr>
      <w:bookmarkStart w:id="81" w:name="_Toc61885862"/>
      <w:r w:rsidRPr="00D61161">
        <w:t xml:space="preserve">3. </w:t>
      </w:r>
      <w:bookmarkEnd w:id="79"/>
      <w:bookmarkEnd w:id="80"/>
      <w:r w:rsidRPr="00D61161">
        <w:t>Related Works</w:t>
      </w:r>
      <w:bookmarkEnd w:id="81"/>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2" w:name="_Toc61885863"/>
      <w:r w:rsidRPr="00D61161">
        <w:t>3.1 Sampling, balancing techniques and pre-processing</w:t>
      </w:r>
      <w:bookmarkEnd w:id="82"/>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3" w:name="_Toc61885864"/>
      <w:r w:rsidRPr="00D61161">
        <w:t>3.2 Feature engineering and selection of attributes</w:t>
      </w:r>
      <w:bookmarkEnd w:id="83"/>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4" w:name="_Toc61885865"/>
      <w:r w:rsidRPr="00D61161">
        <w:t>3.3 Ensemble methods</w:t>
      </w:r>
      <w:bookmarkEnd w:id="84"/>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5" w:name="_Toc61885866"/>
      <w:r w:rsidRPr="00D61161">
        <w:lastRenderedPageBreak/>
        <w:t>3.4 Machine learning techniques</w:t>
      </w:r>
      <w:bookmarkEnd w:id="85"/>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6" w:name="_Toc61885867"/>
      <w:bookmarkStart w:id="87" w:name="aim-and-objectives"/>
      <w:bookmarkStart w:id="88" w:name="_Toc61617413"/>
      <w:r>
        <w:t>4. Research Questions</w:t>
      </w:r>
      <w:bookmarkEnd w:id="86"/>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9"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7"/>
      <w:bookmarkEnd w:id="88"/>
      <w:bookmarkEnd w:id="89"/>
    </w:p>
    <w:p w14:paraId="6786ED7B" w14:textId="12BF693C" w:rsidR="00902A0A" w:rsidRDefault="00902A0A" w:rsidP="0092079B">
      <w:pPr>
        <w:pStyle w:val="BodyText"/>
      </w:pPr>
      <w:bookmarkStart w:id="90" w:name="significance-of-the-study"/>
      <w:bookmarkStart w:id="91"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2" w:name="_Toc61885869"/>
      <w:r>
        <w:t>6</w:t>
      </w:r>
      <w:r w:rsidRPr="0045355A">
        <w:t xml:space="preserve">. Significance of the </w:t>
      </w:r>
      <w:bookmarkEnd w:id="90"/>
      <w:bookmarkEnd w:id="91"/>
      <w:r w:rsidRPr="0045355A">
        <w:t>research</w:t>
      </w:r>
      <w:bookmarkEnd w:id="92"/>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3" w:name="scope-of-the-study"/>
      <w:bookmarkStart w:id="94" w:name="_Toc61617415"/>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3"/>
      <w:bookmarkEnd w:id="94"/>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9"/>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A9003E">
      <w:footerReference w:type="default" r:id="rId28"/>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68D80" w14:textId="77777777" w:rsidR="00232330" w:rsidRDefault="00232330" w:rsidP="00F74708">
      <w:r>
        <w:separator/>
      </w:r>
    </w:p>
  </w:endnote>
  <w:endnote w:type="continuationSeparator" w:id="0">
    <w:p w14:paraId="1759B12F" w14:textId="77777777" w:rsidR="00232330" w:rsidRDefault="00232330"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220B96" w:rsidRDefault="00220B9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20B96" w:rsidRDefault="00220B9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2BB4D" w14:textId="77777777" w:rsidR="00232330" w:rsidRDefault="00232330" w:rsidP="00F74708">
      <w:r>
        <w:separator/>
      </w:r>
    </w:p>
  </w:footnote>
  <w:footnote w:type="continuationSeparator" w:id="0">
    <w:p w14:paraId="20C14EFF" w14:textId="77777777" w:rsidR="00232330" w:rsidRDefault="00232330"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430F"/>
    <w:rsid w:val="00194EF0"/>
    <w:rsid w:val="00195137"/>
    <w:rsid w:val="00195D63"/>
    <w:rsid w:val="0019621D"/>
    <w:rsid w:val="00196E6C"/>
    <w:rsid w:val="001A04BE"/>
    <w:rsid w:val="001A1512"/>
    <w:rsid w:val="001A1D5E"/>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805"/>
    <w:rsid w:val="002270F0"/>
    <w:rsid w:val="002306AC"/>
    <w:rsid w:val="00230AB2"/>
    <w:rsid w:val="00230F6A"/>
    <w:rsid w:val="00232330"/>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3527"/>
    <w:rsid w:val="0036436B"/>
    <w:rsid w:val="00365A22"/>
    <w:rsid w:val="0036614E"/>
    <w:rsid w:val="00366455"/>
    <w:rsid w:val="003673BB"/>
    <w:rsid w:val="003673FF"/>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79B"/>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979"/>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2C5E"/>
    <w:rsid w:val="00AD2CD3"/>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A012E"/>
    <w:rsid w:val="00EA0537"/>
    <w:rsid w:val="00EA1764"/>
    <w:rsid w:val="00EA2156"/>
    <w:rsid w:val="00EA2EF9"/>
    <w:rsid w:val="00EA437F"/>
    <w:rsid w:val="00EA52D5"/>
    <w:rsid w:val="00EA72BA"/>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FC0D3-DB75-42F8-8F48-115F41CF2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87</Pages>
  <Words>47314</Words>
  <Characters>269690</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44</cp:revision>
  <cp:lastPrinted>2021-03-28T21:01:00Z</cp:lastPrinted>
  <dcterms:created xsi:type="dcterms:W3CDTF">2021-05-13T18:35:00Z</dcterms:created>
  <dcterms:modified xsi:type="dcterms:W3CDTF">2021-05-1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